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E7748D" w14:textId="77777777" w:rsidR="00F166A0" w:rsidRPr="00007B08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07B08" w14:paraId="6A90702F" w14:textId="77777777" w:rsidTr="281D5981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7571E233" w14:textId="4FA11B68" w:rsidR="000F2040" w:rsidRPr="00007B08" w:rsidRDefault="00417180" w:rsidP="000F2040">
            <w:pPr>
              <w:pStyle w:val="CLIN1HEADING"/>
              <w:rPr>
                <w:rFonts w:cs="Calibri"/>
                <w:b w:val="0"/>
              </w:rPr>
            </w:pPr>
            <w:r w:rsidRPr="00007B08">
              <w:rPr>
                <w:rFonts w:cs="Calibri"/>
              </w:rPr>
              <w:t>Clinical Utility of Molecular Testing in</w:t>
            </w:r>
            <w:r w:rsidR="000F2040" w:rsidRPr="00007B08">
              <w:rPr>
                <w:rFonts w:cs="Calibri"/>
              </w:rPr>
              <w:t xml:space="preserve"> myelodysplast</w:t>
            </w:r>
            <w:r w:rsidR="00A10E72">
              <w:rPr>
                <w:rFonts w:cs="Calibri"/>
              </w:rPr>
              <w:t>ic/myeloproliferative neoplasms</w:t>
            </w:r>
          </w:p>
          <w:p w14:paraId="68DAADF9" w14:textId="77777777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Diagnostic utility</w:t>
            </w:r>
          </w:p>
          <w:p w14:paraId="28511E59" w14:textId="13A176D3" w:rsidR="000F2040" w:rsidRPr="00007B08" w:rsidRDefault="5B04CEEF" w:rsidP="005D71AA">
            <w:pPr>
              <w:pStyle w:val="CLIN3BULLETPOINTS"/>
            </w:pPr>
            <w:r w:rsidRPr="281D5981">
              <w:t xml:space="preserve">To establish a diagnosis of a myelodysplastic/myeloproliferative neoplasm (MDS/MPN), molecularly defined neoplasms that present with similar or overlapping features must be ruled out including </w:t>
            </w:r>
            <w:r w:rsidRPr="281D5981">
              <w:rPr>
                <w:i/>
                <w:iCs/>
              </w:rPr>
              <w:t>BCR</w:t>
            </w:r>
            <w:r w:rsidR="51B5760F" w:rsidRPr="281D5981">
              <w:t>::</w:t>
            </w:r>
            <w:r w:rsidRPr="281D5981">
              <w:rPr>
                <w:i/>
                <w:iCs/>
              </w:rPr>
              <w:t>ABL1</w:t>
            </w:r>
            <w:r w:rsidRPr="281D5981">
              <w:t>-positive CML and myeloid</w:t>
            </w:r>
            <w:r w:rsidR="78481613" w:rsidRPr="281D5981">
              <w:t>/lymphoid</w:t>
            </w:r>
            <w:r w:rsidRPr="281D5981">
              <w:t xml:space="preserve"> neoplasms </w:t>
            </w:r>
            <w:r w:rsidR="56D89978" w:rsidRPr="281D5981">
              <w:t xml:space="preserve">(with eosinophilia) </w:t>
            </w:r>
            <w:r w:rsidRPr="281D5981">
              <w:t xml:space="preserve">with rearranged </w:t>
            </w:r>
            <w:r w:rsidRPr="281D5981">
              <w:rPr>
                <w:i/>
                <w:iCs/>
              </w:rPr>
              <w:t>PDGFRA</w:t>
            </w:r>
            <w:r w:rsidRPr="281D5981">
              <w:t>,</w:t>
            </w:r>
            <w:r w:rsidRPr="281D5981">
              <w:rPr>
                <w:i/>
                <w:iCs/>
              </w:rPr>
              <w:t xml:space="preserve"> PDGFRB</w:t>
            </w:r>
            <w:r w:rsidRPr="281D5981">
              <w:t>,</w:t>
            </w:r>
            <w:r w:rsidRPr="281D5981">
              <w:rPr>
                <w:i/>
                <w:iCs/>
              </w:rPr>
              <w:t xml:space="preserve"> FGFR1,</w:t>
            </w:r>
            <w:r w:rsidRPr="281D5981">
              <w:t xml:space="preserve"> and </w:t>
            </w:r>
            <w:r w:rsidRPr="281D5981">
              <w:rPr>
                <w:i/>
                <w:iCs/>
              </w:rPr>
              <w:t>PCM1</w:t>
            </w:r>
            <w:r w:rsidR="51B5760F" w:rsidRPr="281D5981">
              <w:t>::</w:t>
            </w:r>
            <w:r w:rsidRPr="281D5981">
              <w:rPr>
                <w:i/>
                <w:iCs/>
              </w:rPr>
              <w:t>JAK2</w:t>
            </w:r>
            <w:r w:rsidRPr="281D5981">
              <w:t>.</w:t>
            </w:r>
          </w:p>
          <w:p w14:paraId="4B05FD98" w14:textId="4181EB8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>Gene mutations are seen in &gt;90% of patients with chronic myelomonocytic leukaemia (CMML) and the presence of a clonal marker comprises a WHO diagnostic criterion</w:t>
            </w:r>
            <w:r w:rsidR="000A6FF6">
              <w:rPr>
                <w:rFonts w:cs="Calibri"/>
              </w:rPr>
              <w:fldChar w:fldCharType="begin"/>
            </w:r>
            <w:r w:rsidR="000A6FF6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1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While there is no mutation specific for CMML, the combination of </w:t>
            </w:r>
            <w:r w:rsidRPr="00007B08">
              <w:rPr>
                <w:rFonts w:cs="Calibri"/>
                <w:i/>
              </w:rPr>
              <w:t>SRSF2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TET2</w:t>
            </w:r>
            <w:r w:rsidRPr="00007B08">
              <w:rPr>
                <w:rFonts w:cs="Calibri"/>
              </w:rPr>
              <w:t xml:space="preserve"> mutations is particularly suggestive of CMML</w:t>
            </w:r>
            <w:r w:rsidR="000A6FF6">
              <w:rPr>
                <w:rFonts w:cs="Calibri"/>
              </w:rPr>
              <w:fldChar w:fldCharType="begin">
                <w:fldData xml:space="preserve">PEVuZE5vdGU+PENpdGU+PEF1dGhvcj5QYWxvbW88L0F1dGhvcj48WWVhcj4yMDIwPC9ZZWFyPjxS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QYWxvbW88L0F1dGhvcj48WWVhcj4yMDIwPC9ZZWFyPjxS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2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Additional genes mutated in CMML include </w:t>
            </w:r>
            <w:r w:rsidRPr="00007B08">
              <w:rPr>
                <w:rFonts w:cs="Calibri"/>
                <w:i/>
              </w:rPr>
              <w:t xml:space="preserve">ASXL1 </w:t>
            </w:r>
            <w:r w:rsidRPr="00007B08">
              <w:rPr>
                <w:rFonts w:cs="Calibri"/>
              </w:rPr>
              <w:t xml:space="preserve">(40%), RAS pathway genes </w:t>
            </w:r>
            <w:r w:rsidRPr="00007B08">
              <w:rPr>
                <w:rFonts w:cs="Calibri"/>
                <w:i/>
              </w:rPr>
              <w:t>e.g.</w:t>
            </w:r>
            <w:r w:rsidRPr="00007B08">
              <w:rPr>
                <w:rFonts w:cs="Calibri"/>
              </w:rPr>
              <w:t xml:space="preserve"> </w:t>
            </w:r>
            <w:r w:rsidRPr="00007B08">
              <w:rPr>
                <w:rFonts w:cs="Calibri"/>
                <w:i/>
              </w:rPr>
              <w:t>NRAS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KRAS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CBL</w:t>
            </w:r>
            <w:r w:rsidRPr="00007B08">
              <w:rPr>
                <w:rFonts w:cs="Calibri"/>
              </w:rPr>
              <w:t xml:space="preserve"> (30%), </w:t>
            </w:r>
            <w:r w:rsidRPr="00007B08">
              <w:rPr>
                <w:rFonts w:cs="Calibri"/>
                <w:i/>
              </w:rPr>
              <w:t xml:space="preserve">SETBP1 </w:t>
            </w:r>
            <w:r w:rsidRPr="00007B08">
              <w:rPr>
                <w:rFonts w:cs="Calibri"/>
              </w:rPr>
              <w:t xml:space="preserve">(15%) and </w:t>
            </w:r>
            <w:r w:rsidRPr="00007B08">
              <w:rPr>
                <w:rFonts w:cs="Calibri"/>
                <w:i/>
              </w:rPr>
              <w:t>RUNX1</w:t>
            </w:r>
            <w:r w:rsidRPr="00007B08">
              <w:rPr>
                <w:rFonts w:cs="Calibri"/>
              </w:rPr>
              <w:t xml:space="preserve"> (15%)</w:t>
            </w:r>
            <w:r w:rsidR="000A6FF6">
              <w:rPr>
                <w:rFonts w:cs="Calibri"/>
              </w:rPr>
              <w:fldChar w:fldCharType="begin">
                <w:fldData xml:space="preserve">PEVuZE5vdGU+PENpdGU+PEF1dGhvcj5QYXRuYWlrPC9BdXRob3I+PFllYXI+MjAyMDwvWWVhcj48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QYXRuYWlrPC9BdXRob3I+PFllYXI+MjAyMDwvWWVhcj48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3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3FDE9213" w14:textId="2A5E2384" w:rsidR="000F2040" w:rsidRPr="00007B08" w:rsidRDefault="5B04CEEF" w:rsidP="005D71AA">
            <w:pPr>
              <w:pStyle w:val="CLIN3BULLETPOINTS"/>
            </w:pPr>
            <w:r w:rsidRPr="005D71AA">
              <w:t>In</w:t>
            </w:r>
            <w:r w:rsidRPr="281D5981">
              <w:t xml:space="preserve"> a patient with suspected CMML, the absence of mutations should prompt reconsideration of the diagnosis of CMML.</w:t>
            </w:r>
          </w:p>
          <w:p w14:paraId="5896C548" w14:textId="0EE42DAD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  <w:i/>
              </w:rPr>
              <w:t>JAK2</w:t>
            </w:r>
            <w:r w:rsidRPr="00007B08">
              <w:rPr>
                <w:rFonts w:cs="Calibri"/>
              </w:rPr>
              <w:t xml:space="preserve"> Val617Phe mutations can occur in CMML and are associated with proliferative features</w:t>
            </w:r>
            <w:r w:rsidR="000A6FF6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Q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QaWNoPC9BdXRob3I+PFllYXI+MjAwOTwvWWVhcj48UmVj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=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4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</w:t>
            </w:r>
            <w:r w:rsidRPr="00007B08">
              <w:rPr>
                <w:rFonts w:cs="Calibri"/>
                <w:i/>
              </w:rPr>
              <w:t>MPL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CALR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CSF3R</w:t>
            </w:r>
            <w:r w:rsidRPr="00007B08">
              <w:rPr>
                <w:rFonts w:cs="Calibri"/>
              </w:rPr>
              <w:t xml:space="preserve"> mutations are rare in CMML and their presence should prompt consideration of alternative diagnoses such as a myeloproliferative neoplasm (MPN).</w:t>
            </w:r>
          </w:p>
          <w:p w14:paraId="2B1B47F4" w14:textId="04BBE3E3" w:rsidR="000F2040" w:rsidRPr="00007B08" w:rsidRDefault="06EF7578" w:rsidP="005D71AA">
            <w:pPr>
              <w:pStyle w:val="CLIN3BULLETPOINTS"/>
              <w:spacing w:line="259" w:lineRule="auto"/>
              <w:rPr>
                <w:rFonts w:cs="Calibri"/>
              </w:rPr>
            </w:pPr>
            <w:r w:rsidRPr="00007B08">
              <w:rPr>
                <w:rFonts w:cs="Calibri"/>
              </w:rPr>
              <w:t>MDS/MPN with neutrophilia (</w:t>
            </w:r>
            <w:r w:rsidR="47A2FD3A" w:rsidRPr="00007B08">
              <w:rPr>
                <w:rFonts w:cs="Calibri"/>
              </w:rPr>
              <w:t xml:space="preserve">MDS/MPN-N; </w:t>
            </w:r>
            <w:r w:rsidR="54265573" w:rsidRPr="54589A43">
              <w:rPr>
                <w:rFonts w:cs="Calibri"/>
              </w:rPr>
              <w:t xml:space="preserve">renamed from </w:t>
            </w:r>
            <w:r w:rsidRPr="00007B08">
              <w:rPr>
                <w:rFonts w:cs="Calibri"/>
              </w:rPr>
              <w:t>a</w:t>
            </w:r>
            <w:r w:rsidR="5B04CEEF" w:rsidRPr="00007B08">
              <w:rPr>
                <w:rFonts w:cs="Calibri"/>
              </w:rPr>
              <w:t>typical chronic myeloid leukaemia</w:t>
            </w:r>
            <w:r w:rsidR="730CE5DB" w:rsidRPr="00007B08">
              <w:rPr>
                <w:rFonts w:cs="Calibri"/>
              </w:rPr>
              <w:t xml:space="preserve"> [aCML])</w:t>
            </w:r>
            <w:r w:rsidR="5B04CEEF" w:rsidRPr="00007B08">
              <w:rPr>
                <w:rFonts w:cs="Calibri"/>
              </w:rPr>
              <w:t xml:space="preserve"> and </w:t>
            </w:r>
            <w:r w:rsidR="0B80D0E4" w:rsidRPr="54589A43">
              <w:rPr>
                <w:rFonts w:cs="Calibri"/>
              </w:rPr>
              <w:t xml:space="preserve">chronic neutrophlic leukemia </w:t>
            </w:r>
            <w:r w:rsidR="538E5C1D" w:rsidRPr="54589A43">
              <w:rPr>
                <w:rFonts w:cs="Calibri"/>
              </w:rPr>
              <w:t>(CNL) have overlapping molecular profiles</w:t>
            </w:r>
            <w:r w:rsidR="21130B91" w:rsidRPr="54589A43">
              <w:rPr>
                <w:rFonts w:cs="Calibri"/>
              </w:rPr>
              <w:t xml:space="preserve">: </w:t>
            </w:r>
            <w:r w:rsidR="21130B91" w:rsidRPr="54589A43">
              <w:rPr>
                <w:rFonts w:cs="Calibri"/>
                <w:i/>
                <w:iCs/>
              </w:rPr>
              <w:t xml:space="preserve">CSF3R </w:t>
            </w:r>
            <w:r w:rsidR="21130B91" w:rsidRPr="54589A43">
              <w:rPr>
                <w:rFonts w:cs="Calibri"/>
              </w:rPr>
              <w:t xml:space="preserve">(enriched in CNL but not exclusive), </w:t>
            </w:r>
            <w:r w:rsidR="21130B91" w:rsidRPr="54589A43">
              <w:rPr>
                <w:rFonts w:cs="Calibri"/>
                <w:i/>
                <w:iCs/>
              </w:rPr>
              <w:t xml:space="preserve">SETBP1 </w:t>
            </w:r>
            <w:r w:rsidR="21130B91" w:rsidRPr="54589A43">
              <w:rPr>
                <w:rFonts w:cs="Calibri"/>
              </w:rPr>
              <w:t>(30</w:t>
            </w:r>
            <w:r w:rsidR="005D71AA">
              <w:rPr>
                <w:rFonts w:cs="Calibri"/>
              </w:rPr>
              <w:t>%</w:t>
            </w:r>
            <w:r w:rsidR="21130B91" w:rsidRPr="54589A43">
              <w:rPr>
                <w:rFonts w:cs="Calibri"/>
              </w:rPr>
              <w:t xml:space="preserve">-40% in both), </w:t>
            </w:r>
            <w:r w:rsidR="21130B91" w:rsidRPr="54589A43">
              <w:rPr>
                <w:rFonts w:cs="Calibri"/>
                <w:i/>
                <w:iCs/>
              </w:rPr>
              <w:t>ASXL1, SRSF2</w:t>
            </w:r>
            <w:r w:rsidR="323D3693" w:rsidRPr="54589A43">
              <w:rPr>
                <w:rFonts w:cs="Calibri"/>
                <w:i/>
                <w:iCs/>
              </w:rPr>
              <w:t xml:space="preserve">, </w:t>
            </w:r>
            <w:r w:rsidR="21130B91" w:rsidRPr="54589A43">
              <w:rPr>
                <w:rFonts w:cs="Calibri"/>
                <w:i/>
                <w:iCs/>
              </w:rPr>
              <w:t>U2AF1</w:t>
            </w:r>
            <w:r w:rsidR="3EFE491B" w:rsidRPr="54589A43">
              <w:rPr>
                <w:rFonts w:cs="Calibri"/>
                <w:i/>
                <w:iCs/>
              </w:rPr>
              <w:t xml:space="preserve"> </w:t>
            </w:r>
            <w:r w:rsidR="3EFE491B" w:rsidRPr="54589A43">
              <w:rPr>
                <w:rFonts w:cs="Calibri"/>
              </w:rPr>
              <w:t xml:space="preserve">and </w:t>
            </w:r>
            <w:r w:rsidR="3EFE491B" w:rsidRPr="54589A43">
              <w:rPr>
                <w:rFonts w:cs="Calibri"/>
                <w:i/>
                <w:iCs/>
              </w:rPr>
              <w:t>ETNK1</w:t>
            </w:r>
            <w:r w:rsidR="3EFE491B" w:rsidRPr="54589A43">
              <w:rPr>
                <w:rFonts w:cs="Calibri"/>
              </w:rPr>
              <w:t xml:space="preserve"> (reportedly in MDS/MPN-N bu</w:t>
            </w:r>
            <w:r w:rsidR="05BEC668" w:rsidRPr="54589A43">
              <w:rPr>
                <w:rFonts w:cs="Calibri"/>
              </w:rPr>
              <w:t>t limited data in CNL)</w:t>
            </w:r>
            <w:r w:rsidR="000A6FF6">
              <w:rPr>
                <w:rFonts w:cs="Calibri"/>
              </w:rPr>
              <w:fldChar w:fldCharType="begin">
                <w:fldData xml:space="preserve">PEVuZE5vdGU+PENpdGU+PEF1dGhvcj5QYWxvbW88L0F1dGhvcj48WWVhcj4yMDIwPC9ZZWFyPjxS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QYWxvbW88L0F1dGhvcj48WWVhcj4yMDIwPC9ZZWFyPjxS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2,5,6</w:t>
            </w:r>
            <w:r w:rsidR="000A6FF6">
              <w:rPr>
                <w:rFonts w:cs="Calibri"/>
              </w:rPr>
              <w:fldChar w:fldCharType="end"/>
            </w:r>
            <w:r w:rsidR="5B04CEEF" w:rsidRPr="00007B08">
              <w:rPr>
                <w:rFonts w:cs="Calibri"/>
              </w:rPr>
              <w:t>.</w:t>
            </w:r>
          </w:p>
          <w:p w14:paraId="50A42B97" w14:textId="4FE99540" w:rsidR="000F2040" w:rsidRPr="00007B08" w:rsidRDefault="5B04CEEF" w:rsidP="005D71AA">
            <w:pPr>
              <w:pStyle w:val="CLIN3BULLETPOINTS"/>
              <w:spacing w:line="259" w:lineRule="auto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finding of a </w:t>
            </w:r>
            <w:r w:rsidRPr="54589A43">
              <w:rPr>
                <w:rFonts w:cs="Calibri"/>
                <w:i/>
                <w:iCs/>
              </w:rPr>
              <w:t xml:space="preserve">CSF3R </w:t>
            </w:r>
            <w:r w:rsidRPr="00007B08">
              <w:rPr>
                <w:rFonts w:cs="Calibri"/>
              </w:rPr>
              <w:t xml:space="preserve">Thr618Ile or other activating </w:t>
            </w:r>
            <w:r w:rsidRPr="54589A43">
              <w:rPr>
                <w:rFonts w:cs="Calibri"/>
                <w:i/>
                <w:iCs/>
              </w:rPr>
              <w:t>CSF3R</w:t>
            </w:r>
            <w:r w:rsidRPr="00007B08">
              <w:rPr>
                <w:rFonts w:cs="Calibri"/>
              </w:rPr>
              <w:t xml:space="preserve"> mutation constitutes a major WHO diagnostic criterion for chronic neutrophilic leukaemia (CNL), although it is not required for diagnosis if other criteria are fulfilled</w:t>
            </w:r>
            <w:r w:rsidR="000A6FF6">
              <w:rPr>
                <w:rFonts w:cs="Calibri"/>
              </w:rPr>
              <w:fldChar w:fldCharType="begin"/>
            </w:r>
            <w:r w:rsidR="000A6FF6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1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The absence of a </w:t>
            </w:r>
            <w:r w:rsidRPr="54589A43">
              <w:rPr>
                <w:rFonts w:cs="Calibri"/>
                <w:i/>
                <w:iCs/>
              </w:rPr>
              <w:t xml:space="preserve">CSF3R </w:t>
            </w:r>
            <w:r w:rsidRPr="00007B08">
              <w:rPr>
                <w:rFonts w:cs="Calibri"/>
              </w:rPr>
              <w:t xml:space="preserve">mutation however should prompt careful review of the diagnosis. </w:t>
            </w:r>
            <w:r w:rsidRPr="54589A43">
              <w:rPr>
                <w:rFonts w:cs="Calibri"/>
                <w:i/>
                <w:iCs/>
              </w:rPr>
              <w:t xml:space="preserve">CSF3R </w:t>
            </w:r>
            <w:r w:rsidRPr="00007B08">
              <w:rPr>
                <w:rFonts w:cs="Calibri"/>
              </w:rPr>
              <w:t xml:space="preserve">mutations are reported at variable frequencies in </w:t>
            </w:r>
            <w:r w:rsidR="3B4A064C" w:rsidRPr="54589A43">
              <w:rPr>
                <w:rFonts w:cs="Calibri"/>
              </w:rPr>
              <w:t>MDS/MPN-N</w:t>
            </w:r>
            <w:r w:rsidRPr="00007B08">
              <w:rPr>
                <w:rFonts w:cs="Calibri"/>
              </w:rPr>
              <w:t xml:space="preserve"> and other MDS/MPNs</w:t>
            </w:r>
            <w:r w:rsidR="000A6FF6">
              <w:rPr>
                <w:rFonts w:cs="Calibri"/>
              </w:rPr>
              <w:fldChar w:fldCharType="begin">
                <w:fldData xml:space="preserve">PEVuZE5vdGU+PENpdGU+PEF1dGhvcj5NYXhzb248L0F1dGhvcj48WWVhcj4yMDEzPC9ZZWFyPjxS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E3ODEtOTA8L3Bh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NYXhzb248L0F1dGhvcj48WWVhcj4yMDEzPC9ZZWFyPjxS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7,8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53B4BFE1" w14:textId="4CFA3D8E" w:rsidR="000F2040" w:rsidRPr="00007B08" w:rsidRDefault="5B04CEEF" w:rsidP="005D71AA">
            <w:pPr>
              <w:pStyle w:val="CLIN3BULLETPOINTS"/>
              <w:spacing w:line="259" w:lineRule="auto"/>
              <w:rPr>
                <w:rFonts w:cs="Calibri"/>
              </w:rPr>
            </w:pPr>
            <w:r w:rsidRPr="54589A43">
              <w:rPr>
                <w:rFonts w:cs="Calibri"/>
              </w:rPr>
              <w:t xml:space="preserve">The diagnosis of </w:t>
            </w:r>
            <w:r w:rsidR="2AEB58B2" w:rsidRPr="54589A43">
              <w:rPr>
                <w:rFonts w:cs="Calibri"/>
              </w:rPr>
              <w:t xml:space="preserve">MDS/MPN </w:t>
            </w:r>
            <w:r w:rsidRPr="54589A43">
              <w:rPr>
                <w:rFonts w:cs="Calibri"/>
              </w:rPr>
              <w:t xml:space="preserve">with ring sideroblasts and thrombocytosis (MDS/MPN-RS-T) is strongly supported by the presence of an </w:t>
            </w:r>
            <w:r w:rsidRPr="54589A43">
              <w:rPr>
                <w:rFonts w:cs="Calibri"/>
                <w:i/>
                <w:iCs/>
              </w:rPr>
              <w:t>SF3B1</w:t>
            </w:r>
            <w:r w:rsidRPr="54589A43">
              <w:rPr>
                <w:rFonts w:cs="Calibri"/>
              </w:rPr>
              <w:t xml:space="preserve"> mutation </w:t>
            </w:r>
            <w:r w:rsidR="03A8B295" w:rsidRPr="54589A43">
              <w:rPr>
                <w:rFonts w:cs="Calibri"/>
              </w:rPr>
              <w:t>(defines MDS/MPN-</w:t>
            </w:r>
            <w:r w:rsidR="03A8B295" w:rsidRPr="005D71AA">
              <w:rPr>
                <w:rFonts w:cs="Calibri"/>
              </w:rPr>
              <w:t>SF3B1</w:t>
            </w:r>
            <w:r w:rsidR="03A8B295" w:rsidRPr="54589A43">
              <w:rPr>
                <w:rFonts w:cs="Calibri"/>
                <w:i/>
                <w:iCs/>
              </w:rPr>
              <w:t>-</w:t>
            </w:r>
            <w:r w:rsidR="03A8B295" w:rsidRPr="54589A43">
              <w:rPr>
                <w:rFonts w:cs="Calibri"/>
              </w:rPr>
              <w:t xml:space="preserve">T) </w:t>
            </w:r>
            <w:r w:rsidRPr="54589A43">
              <w:rPr>
                <w:rFonts w:cs="Calibri"/>
              </w:rPr>
              <w:t xml:space="preserve">together with a </w:t>
            </w:r>
            <w:r w:rsidRPr="54589A43">
              <w:rPr>
                <w:rFonts w:cs="Calibri"/>
                <w:i/>
                <w:iCs/>
              </w:rPr>
              <w:t>JAK2</w:t>
            </w:r>
            <w:r w:rsidRPr="54589A43">
              <w:rPr>
                <w:rFonts w:cs="Calibri"/>
              </w:rPr>
              <w:t xml:space="preserve"> (most common), </w:t>
            </w:r>
            <w:r w:rsidRPr="54589A43">
              <w:rPr>
                <w:rFonts w:cs="Calibri"/>
                <w:i/>
                <w:iCs/>
              </w:rPr>
              <w:t>CALR</w:t>
            </w:r>
            <w:r w:rsidRPr="54589A43">
              <w:rPr>
                <w:rFonts w:cs="Calibri"/>
              </w:rPr>
              <w:t xml:space="preserve"> or </w:t>
            </w:r>
            <w:r w:rsidRPr="54589A43">
              <w:rPr>
                <w:rFonts w:cs="Calibri"/>
                <w:i/>
                <w:iCs/>
              </w:rPr>
              <w:t>MPL</w:t>
            </w:r>
            <w:r w:rsidRPr="54589A43">
              <w:rPr>
                <w:rFonts w:cs="Calibri"/>
              </w:rPr>
              <w:t xml:space="preserve"> mutation</w:t>
            </w:r>
            <w:r w:rsidR="000A6FF6">
              <w:rPr>
                <w:rFonts w:cs="Calibri"/>
              </w:rPr>
              <w:fldChar w:fldCharType="begin"/>
            </w:r>
            <w:r w:rsidR="000A6FF6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1</w:t>
            </w:r>
            <w:r w:rsidR="000A6FF6">
              <w:rPr>
                <w:rFonts w:cs="Calibri"/>
              </w:rPr>
              <w:fldChar w:fldCharType="end"/>
            </w:r>
            <w:r w:rsidRPr="54589A43">
              <w:rPr>
                <w:rFonts w:cs="Calibri"/>
              </w:rPr>
              <w:t>.</w:t>
            </w:r>
          </w:p>
          <w:p w14:paraId="5832043C" w14:textId="11D18183" w:rsidR="000F2040" w:rsidRPr="00007B08" w:rsidRDefault="5B04CEEF" w:rsidP="005D71AA">
            <w:pPr>
              <w:pStyle w:val="CLIN3BULLETPOINTS"/>
            </w:pPr>
            <w:r w:rsidRPr="005D71AA">
              <w:t>The</w:t>
            </w:r>
            <w:r w:rsidRPr="00007B08">
              <w:t xml:space="preserve"> molecular profile of </w:t>
            </w:r>
            <w:r w:rsidR="4E5A92A3" w:rsidRPr="281D5981">
              <w:t xml:space="preserve">MDS/MPN, not otherwise specified (NOS) </w:t>
            </w:r>
            <w:r w:rsidRPr="00007B08">
              <w:t>is heterogeneous and frequent</w:t>
            </w:r>
            <w:r w:rsidR="1109E9E4" w:rsidRPr="281D5981">
              <w:t>ly</w:t>
            </w:r>
            <w:r w:rsidRPr="00007B08">
              <w:t xml:space="preserve"> overlap</w:t>
            </w:r>
            <w:r w:rsidR="44072621" w:rsidRPr="281D5981">
              <w:t>s</w:t>
            </w:r>
            <w:r w:rsidRPr="00007B08">
              <w:t xml:space="preserve"> with other MDS/MPNs. In the appropriate clinicopathological context, the finding of mutations in </w:t>
            </w:r>
            <w:r w:rsidRPr="281D5981">
              <w:rPr>
                <w:i/>
                <w:iCs/>
              </w:rPr>
              <w:t>ASXL1</w:t>
            </w:r>
            <w:r w:rsidRPr="00007B08">
              <w:t>,</w:t>
            </w:r>
            <w:r w:rsidRPr="281D5981">
              <w:rPr>
                <w:i/>
                <w:iCs/>
              </w:rPr>
              <w:t xml:space="preserve"> SRSF2</w:t>
            </w:r>
            <w:r w:rsidRPr="00007B08">
              <w:t>,</w:t>
            </w:r>
            <w:r w:rsidRPr="281D5981">
              <w:rPr>
                <w:i/>
                <w:iCs/>
              </w:rPr>
              <w:t xml:space="preserve"> SETBP1</w:t>
            </w:r>
            <w:r w:rsidRPr="00007B08">
              <w:t xml:space="preserve">, </w:t>
            </w:r>
            <w:r w:rsidRPr="281D5981">
              <w:rPr>
                <w:i/>
                <w:iCs/>
              </w:rPr>
              <w:t>JAK2</w:t>
            </w:r>
            <w:r w:rsidRPr="00007B08">
              <w:t>,</w:t>
            </w:r>
            <w:r w:rsidRPr="281D5981">
              <w:rPr>
                <w:i/>
                <w:iCs/>
              </w:rPr>
              <w:t xml:space="preserve"> NRAS</w:t>
            </w:r>
            <w:r w:rsidRPr="00007B08">
              <w:t>,</w:t>
            </w:r>
            <w:r w:rsidRPr="281D5981">
              <w:rPr>
                <w:i/>
                <w:iCs/>
              </w:rPr>
              <w:t xml:space="preserve"> RUNX1</w:t>
            </w:r>
            <w:r w:rsidRPr="00007B08">
              <w:t xml:space="preserve"> and/or </w:t>
            </w:r>
            <w:r w:rsidRPr="281D5981">
              <w:rPr>
                <w:i/>
                <w:iCs/>
              </w:rPr>
              <w:t xml:space="preserve">TET2 </w:t>
            </w:r>
            <w:r w:rsidRPr="00007B08">
              <w:t>would support the diagnosis of MDS/MPN-U</w:t>
            </w:r>
            <w:r w:rsidR="000A6FF6">
              <w:fldChar w:fldCharType="begin">
                <w:fldData xml:space="preserve">PEVuZE5vdGU+PENpdGU+PEF1dGhvcj5QYWxvbW88L0F1dGhvcj48WWVhcj4yMDIwPC9ZZWFyPjxS
ZWNOdW0+Mjc3ODwvUmVjTnVtPjxEaXNwbGF5VGV4dD48c3R5bGUgZmFjZT0ic3VwZXJzY3JpcHQi
PjIsMzwvc3R5bGU+PC9EaXNwbGF5VGV4dD48cmVjb3JkPjxyZWMtbnVtYmVyPjI3Nzg8L3JlYy1u
dW1iZXI+PGZvcmVpZ24ta2V5cz48a2V5IGFwcD0iRU4iIGRiLWlkPSI1cjVmYXRlNXcyNWU1aWUw
engyeHAwd3RyeHpzMHd2eHRkeHgiIHRpbWVzdGFtcD0iMTY0NjcxOTI0MCIgZ3VpZD0iMGVkNTgx
NWUtMzM1My00ZWE3LWJkNzEtZjU0NTAwOWQ2NTc1Ij4yNzc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lBhdG5haWs8L0F1dGhvcj48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</w:fldData>
              </w:fldChar>
            </w:r>
            <w:r w:rsidR="000A6FF6">
              <w:instrText xml:space="preserve"> ADDIN EN.CITE </w:instrText>
            </w:r>
            <w:r w:rsidR="000A6FF6">
              <w:fldChar w:fldCharType="begin">
                <w:fldData xml:space="preserve">PEVuZE5vdGU+PENpdGU+PEF1dGhvcj5QYWxvbW88L0F1dGhvcj48WWVhcj4yMDIwPC9ZZWFyPjxS
ZWNOdW0+Mjc3ODwvUmVjTnVtPjxEaXNwbGF5VGV4dD48c3R5bGUgZmFjZT0ic3VwZXJzY3JpcHQi
PjIsMzwvc3R5bGU+PC9EaXNwbGF5VGV4dD48cmVjb3JkPjxyZWMtbnVtYmVyPjI3Nzg8L3JlYy1u
dW1iZXI+PGZvcmVpZ24ta2V5cz48a2V5IGFwcD0iRU4iIGRiLWlkPSI1cjVmYXRlNXcyNWU1aWUw
engyeHAwd3RyeHpzMHd2eHRkeHgiIHRpbWVzdGFtcD0iMTY0NjcxOTI0MCIgZ3VpZD0iMGVkNTgx
NWUtMzM1My00ZWE3LWJkNzEtZjU0NTAwOWQ2NTc1Ij4yNzc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lBhdG5haWs8L0F1dGhvcj48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</w:fldData>
              </w:fldChar>
            </w:r>
            <w:r w:rsidR="000A6FF6">
              <w:instrText xml:space="preserve"> ADDIN EN.CITE.DATA </w:instrText>
            </w:r>
            <w:r w:rsidR="000A6FF6">
              <w:fldChar w:fldCharType="end"/>
            </w:r>
            <w:r w:rsidR="000A6FF6">
              <w:fldChar w:fldCharType="separate"/>
            </w:r>
            <w:r w:rsidR="000A6FF6" w:rsidRPr="000A6FF6">
              <w:rPr>
                <w:vertAlign w:val="superscript"/>
              </w:rPr>
              <w:t>2,3</w:t>
            </w:r>
            <w:r w:rsidR="000A6FF6">
              <w:fldChar w:fldCharType="end"/>
            </w:r>
            <w:r w:rsidRPr="00007B08">
              <w:t>.</w:t>
            </w:r>
          </w:p>
          <w:p w14:paraId="56EBDE02" w14:textId="7DCBBC61" w:rsidR="002F2D3B" w:rsidRPr="00007B08" w:rsidRDefault="002F2D3B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finding of an activating point mutations at codon 816 of </w:t>
            </w:r>
            <w:r w:rsidRPr="00007B08">
              <w:rPr>
                <w:rFonts w:cs="Calibri"/>
                <w:i/>
              </w:rPr>
              <w:t>KIT</w:t>
            </w:r>
            <w:r w:rsidRPr="00007B08">
              <w:rPr>
                <w:rFonts w:cs="Calibri"/>
              </w:rPr>
              <w:t xml:space="preserve"> (most commonly </w:t>
            </w:r>
            <w:r w:rsidRPr="00007B08">
              <w:rPr>
                <w:rFonts w:cs="Calibri"/>
                <w:i/>
              </w:rPr>
              <w:t>KIT</w:t>
            </w:r>
            <w:r w:rsidRPr="00007B08">
              <w:rPr>
                <w:rFonts w:cs="Calibri"/>
              </w:rPr>
              <w:t xml:space="preserve"> Asp816Val) should prompt consideration of an associated mast cell neoplasm.</w:t>
            </w:r>
          </w:p>
          <w:p w14:paraId="11D96869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Somatic mutations detected in MDS/MPNs typically persist upon transformation to AML. </w:t>
            </w:r>
          </w:p>
          <w:p w14:paraId="5C874C39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  <w:i/>
              </w:rPr>
              <w:t>NPM1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FLT3</w:t>
            </w:r>
            <w:r w:rsidRPr="00007B08">
              <w:rPr>
                <w:rFonts w:cs="Calibri"/>
              </w:rPr>
              <w:t xml:space="preserve"> mutations are very uncommon in MDS/MPNs and if present suggest a diagnosis of AML in evolution.</w:t>
            </w:r>
          </w:p>
          <w:p w14:paraId="4D841CDE" w14:textId="77777777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Prognostic utility</w:t>
            </w:r>
          </w:p>
          <w:p w14:paraId="60545BA5" w14:textId="69412E78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Mutations in </w:t>
            </w:r>
            <w:r w:rsidRPr="00007B08">
              <w:rPr>
                <w:rFonts w:cs="Calibri"/>
                <w:i/>
              </w:rPr>
              <w:t>ASXL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RUNX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NRAS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SETBP1</w:t>
            </w:r>
            <w:r w:rsidRPr="00007B08">
              <w:rPr>
                <w:rFonts w:cs="Calibri"/>
              </w:rPr>
              <w:t xml:space="preserve"> are associated with inferior overall survival in CMML and are incorporated into the CPSS-Mol score</w:t>
            </w:r>
            <w:r w:rsidR="000A6FF6">
              <w:rPr>
                <w:rFonts w:cs="Calibri"/>
              </w:rPr>
              <w:fldChar w:fldCharType="begin">
                <w:fldData xml:space="preserve">PEVuZE5vdGU+PENpdGU+PEF1dGhvcj5FbGVuYTwvQXV0aG9yPjxZZWFyPjIwMTY8L1llYXI+PFJl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</w:fldData>
              </w:fldChar>
            </w:r>
            <w:r w:rsidR="000A6FF6">
              <w:rPr>
                <w:rFonts w:cs="Calibri"/>
              </w:rPr>
              <w:instrText xml:space="preserve"> ADDIN EN.CITE </w:instrText>
            </w:r>
            <w:r w:rsidR="000A6FF6">
              <w:rPr>
                <w:rFonts w:cs="Calibri"/>
              </w:rPr>
              <w:fldChar w:fldCharType="begin">
                <w:fldData xml:space="preserve">PEVuZE5vdGU+PENpdGU+PEF1dGhvcj5FbGVuYTwvQXV0aG9yPjxZZWFyPjIwMTY8L1llYXI+PFJl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</w:fldData>
              </w:fldChar>
            </w:r>
            <w:r w:rsidR="000A6FF6">
              <w:rPr>
                <w:rFonts w:cs="Calibri"/>
              </w:rPr>
              <w:instrText xml:space="preserve"> ADDIN EN.CITE.DATA </w:instrText>
            </w:r>
            <w:r w:rsidR="000A6FF6">
              <w:rPr>
                <w:rFonts w:cs="Calibri"/>
              </w:rPr>
            </w:r>
            <w:r w:rsidR="000A6FF6">
              <w:rPr>
                <w:rFonts w:cs="Calibri"/>
              </w:rPr>
              <w:fldChar w:fldCharType="end"/>
            </w:r>
            <w:r w:rsidR="000A6FF6">
              <w:rPr>
                <w:rFonts w:cs="Calibri"/>
              </w:rPr>
              <w:fldChar w:fldCharType="separate"/>
            </w:r>
            <w:r w:rsidR="000A6FF6" w:rsidRPr="000A6FF6">
              <w:rPr>
                <w:rFonts w:cs="Calibri"/>
                <w:vertAlign w:val="superscript"/>
              </w:rPr>
              <w:t>9</w:t>
            </w:r>
            <w:r w:rsidR="000A6FF6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1F4CB178" w14:textId="5961CE03" w:rsidR="000F2040" w:rsidRPr="00007B08" w:rsidRDefault="5B04CEEF" w:rsidP="005D71AA">
            <w:pPr>
              <w:pStyle w:val="CLIN3BULLETPOINTS"/>
            </w:pPr>
            <w:r w:rsidRPr="005D71AA">
              <w:rPr>
                <w:i/>
                <w:iCs/>
              </w:rPr>
              <w:t>SETBP1</w:t>
            </w:r>
            <w:r w:rsidRPr="00007B08">
              <w:t xml:space="preserve"> mutations have been associated with a higher leukocyte count and inferior outcomes in </w:t>
            </w:r>
            <w:r w:rsidR="69757B93" w:rsidRPr="281D5981">
              <w:t>MDS/MPN-N</w:t>
            </w:r>
            <w:r w:rsidR="000A6FF6">
              <w:fldChar w:fldCharType="begin">
                <w:fldData xml:space="preserve">PEVuZE5vdGU+PENpdGU+PEF1dGhvcj5QaWF6emE8L0F1dGhvcj48WWVhcj4yMDEzPC9ZZWFyPjxS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</w:fldData>
              </w:fldChar>
            </w:r>
            <w:r w:rsidR="000A6FF6">
              <w:instrText xml:space="preserve"> ADDIN EN.CITE </w:instrText>
            </w:r>
            <w:r w:rsidR="000A6FF6">
              <w:fldChar w:fldCharType="begin">
                <w:fldData xml:space="preserve">PEVuZE5vdGU+PENpdGU+PEF1dGhvcj5QaWF6emE8L0F1dGhvcj48WWVhcj4yMDEzPC9ZZWFyPjxS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</w:fldData>
              </w:fldChar>
            </w:r>
            <w:r w:rsidR="000A6FF6">
              <w:instrText xml:space="preserve"> ADDIN EN.CITE.DATA </w:instrText>
            </w:r>
            <w:r w:rsidR="000A6FF6">
              <w:fldChar w:fldCharType="end"/>
            </w:r>
            <w:r w:rsidR="000A6FF6">
              <w:fldChar w:fldCharType="separate"/>
            </w:r>
            <w:r w:rsidR="000A6FF6" w:rsidRPr="000A6FF6">
              <w:rPr>
                <w:vertAlign w:val="superscript"/>
              </w:rPr>
              <w:t>10</w:t>
            </w:r>
            <w:r w:rsidR="000A6FF6">
              <w:fldChar w:fldCharType="end"/>
            </w:r>
            <w:r w:rsidRPr="00007B08">
              <w:t>.</w:t>
            </w:r>
          </w:p>
          <w:p w14:paraId="464F167A" w14:textId="65BBF58F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References</w:t>
            </w:r>
          </w:p>
          <w:p w14:paraId="57476F94" w14:textId="4E19E4E3" w:rsidR="000F2040" w:rsidRPr="00007B08" w:rsidRDefault="000A6FF6" w:rsidP="000A6FF6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0A6FF6">
              <w:rPr>
                <w:b/>
              </w:rPr>
              <w:t>1.</w:t>
            </w:r>
            <w:r w:rsidRPr="000A6FF6">
              <w:t xml:space="preserve"> WHO Classification of Tumours Editorial Board. Haematolymphoid tumours. Lyon (France): International Agency for Research on Cancer; forthcoming. (WHO classification of tumours series, 5th ed.; vol. 11). </w:t>
            </w:r>
            <w:r w:rsidRPr="000A6FF6">
              <w:t>https://publications.iarc.fr</w:t>
            </w:r>
            <w:r w:rsidRPr="000A6FF6">
              <w:t xml:space="preserve">.  </w:t>
            </w:r>
            <w:r w:rsidRPr="000A6FF6">
              <w:rPr>
                <w:b/>
              </w:rPr>
              <w:t>2.</w:t>
            </w:r>
            <w:r w:rsidRPr="000A6FF6">
              <w:t xml:space="preserve"> Palomo L, et al. Molecular landscape and clonal architecture of adult myelodysplastic/myeloproliferative neoplasms. </w:t>
            </w:r>
            <w:r w:rsidRPr="000A6FF6">
              <w:rPr>
                <w:i/>
              </w:rPr>
              <w:t>Blood</w:t>
            </w:r>
            <w:r w:rsidRPr="000A6FF6">
              <w:t xml:space="preserve"> 2020; </w:t>
            </w:r>
            <w:r w:rsidRPr="000A6FF6">
              <w:rPr>
                <w:b/>
              </w:rPr>
              <w:t>136</w:t>
            </w:r>
            <w:r w:rsidRPr="000A6FF6">
              <w:t xml:space="preserve">(16): 1851-62.  </w:t>
            </w:r>
            <w:r w:rsidRPr="000A6FF6">
              <w:rPr>
                <w:b/>
              </w:rPr>
              <w:t>3.</w:t>
            </w:r>
            <w:r w:rsidRPr="000A6FF6">
              <w:t xml:space="preserve"> Patnaik MM, Lasho TL. Genomics of myelodysplastic syndrome/myeloproliferative neoplasm overlap syndromes. </w:t>
            </w:r>
            <w:r w:rsidRPr="000A6FF6">
              <w:rPr>
                <w:i/>
              </w:rPr>
              <w:t>Hematology Am Soc Hematol Educ Program</w:t>
            </w:r>
            <w:r w:rsidRPr="000A6FF6">
              <w:t xml:space="preserve"> 2020; </w:t>
            </w:r>
            <w:r w:rsidRPr="000A6FF6">
              <w:rPr>
                <w:b/>
              </w:rPr>
              <w:t>2020</w:t>
            </w:r>
            <w:r w:rsidRPr="000A6FF6">
              <w:t xml:space="preserve">(1): 450-9.  </w:t>
            </w:r>
            <w:r w:rsidRPr="000A6FF6">
              <w:rPr>
                <w:b/>
              </w:rPr>
              <w:t>4.</w:t>
            </w:r>
            <w:r w:rsidRPr="000A6FF6">
              <w:t xml:space="preserve"> Pich A, et al. JAK2V617F activating mutation is associated with the myeloproliferative type of chronic myelomonocytic leukaemia. </w:t>
            </w:r>
            <w:r w:rsidRPr="000A6FF6">
              <w:rPr>
                <w:i/>
              </w:rPr>
              <w:t>J Clin Pathol</w:t>
            </w:r>
            <w:r w:rsidRPr="000A6FF6">
              <w:t xml:space="preserve"> 2009; </w:t>
            </w:r>
            <w:r w:rsidRPr="000A6FF6">
              <w:rPr>
                <w:b/>
              </w:rPr>
              <w:t>62</w:t>
            </w:r>
            <w:r w:rsidRPr="000A6FF6">
              <w:t xml:space="preserve">(9): 798-801.  </w:t>
            </w:r>
            <w:r w:rsidRPr="000A6FF6">
              <w:rPr>
                <w:b/>
              </w:rPr>
              <w:t>5.</w:t>
            </w:r>
            <w:r w:rsidRPr="000A6FF6">
              <w:t xml:space="preserve"> Gambacorti-Passerini CB, et al. Recurrent ETNK1 mutations in atypical chronic myeloid leukemia. </w:t>
            </w:r>
            <w:r w:rsidRPr="000A6FF6">
              <w:rPr>
                <w:i/>
              </w:rPr>
              <w:t>Blood</w:t>
            </w:r>
            <w:r w:rsidRPr="000A6FF6">
              <w:t xml:space="preserve"> 2015; </w:t>
            </w:r>
            <w:r w:rsidRPr="000A6FF6">
              <w:rPr>
                <w:b/>
              </w:rPr>
              <w:t>125</w:t>
            </w:r>
            <w:r w:rsidRPr="000A6FF6">
              <w:t xml:space="preserve">(3): 499-503.  </w:t>
            </w:r>
            <w:r w:rsidRPr="000A6FF6">
              <w:rPr>
                <w:b/>
              </w:rPr>
              <w:t>6.</w:t>
            </w:r>
            <w:r w:rsidRPr="000A6FF6">
              <w:t xml:space="preserve"> Carreno-Tarragona G, et al. CNL and aCML should be considered as a single entity based on molecular profiles and outcomes. </w:t>
            </w:r>
            <w:r w:rsidRPr="000A6FF6">
              <w:rPr>
                <w:i/>
              </w:rPr>
              <w:t>Blood Adv</w:t>
            </w:r>
            <w:r w:rsidRPr="000A6FF6">
              <w:t xml:space="preserve"> 2023; </w:t>
            </w:r>
            <w:r w:rsidRPr="000A6FF6">
              <w:rPr>
                <w:b/>
              </w:rPr>
              <w:t>7</w:t>
            </w:r>
            <w:r w:rsidRPr="000A6FF6">
              <w:t xml:space="preserve">(9): 1672-81.  </w:t>
            </w:r>
            <w:r w:rsidRPr="000A6FF6">
              <w:rPr>
                <w:b/>
              </w:rPr>
              <w:t>7.</w:t>
            </w:r>
            <w:r w:rsidRPr="000A6FF6">
              <w:t xml:space="preserve"> Maxson JE, et al. Oncogenic CSF3R mutations in chronic neutrophilic leukemia and atypical CML. </w:t>
            </w:r>
            <w:r w:rsidRPr="000A6FF6">
              <w:rPr>
                <w:i/>
              </w:rPr>
              <w:t>N Engl J Med</w:t>
            </w:r>
            <w:r w:rsidRPr="000A6FF6">
              <w:t xml:space="preserve"> 2013; </w:t>
            </w:r>
            <w:r w:rsidRPr="000A6FF6">
              <w:rPr>
                <w:b/>
              </w:rPr>
              <w:t>368</w:t>
            </w:r>
            <w:r w:rsidRPr="000A6FF6">
              <w:t xml:space="preserve">(19): 1781-90.  </w:t>
            </w:r>
            <w:r w:rsidRPr="000A6FF6">
              <w:rPr>
                <w:b/>
              </w:rPr>
              <w:t>8.</w:t>
            </w:r>
            <w:r w:rsidRPr="000A6FF6">
              <w:t xml:space="preserve"> Zhang H, et al. Genomic landscape of neutrophilic leukemias of ambiguous diagnosis. </w:t>
            </w:r>
            <w:r w:rsidRPr="000A6FF6">
              <w:rPr>
                <w:i/>
              </w:rPr>
              <w:t>Blood</w:t>
            </w:r>
            <w:r w:rsidRPr="000A6FF6">
              <w:t xml:space="preserve"> 2019; </w:t>
            </w:r>
            <w:r w:rsidRPr="000A6FF6">
              <w:rPr>
                <w:b/>
              </w:rPr>
              <w:t>134</w:t>
            </w:r>
            <w:r w:rsidRPr="000A6FF6">
              <w:t xml:space="preserve">(11): 867-79.  </w:t>
            </w:r>
            <w:r w:rsidRPr="000A6FF6">
              <w:rPr>
                <w:b/>
              </w:rPr>
              <w:t>9.</w:t>
            </w:r>
            <w:r w:rsidRPr="000A6FF6">
              <w:t xml:space="preserve"> Elena C, et al. Integrating clinical features and genetic lesions in the risk assessment of patients with chronic myelomonocytic leukemia. </w:t>
            </w:r>
            <w:r w:rsidRPr="000A6FF6">
              <w:rPr>
                <w:i/>
              </w:rPr>
              <w:t>Blood</w:t>
            </w:r>
            <w:r w:rsidRPr="000A6FF6">
              <w:t xml:space="preserve"> 2016; </w:t>
            </w:r>
            <w:r w:rsidRPr="000A6FF6">
              <w:rPr>
                <w:b/>
              </w:rPr>
              <w:t>128</w:t>
            </w:r>
            <w:r w:rsidRPr="000A6FF6">
              <w:t xml:space="preserve">(10): 1408-17.  </w:t>
            </w:r>
            <w:r w:rsidRPr="000A6FF6">
              <w:rPr>
                <w:b/>
              </w:rPr>
              <w:t>10.</w:t>
            </w:r>
            <w:r w:rsidRPr="000A6FF6">
              <w:t xml:space="preserve"> Piazza R, et al. Recurrent SETBP1 mutations in atypical chronic myeloid leukemia. </w:t>
            </w:r>
            <w:r w:rsidRPr="000A6FF6">
              <w:rPr>
                <w:i/>
              </w:rPr>
              <w:t>Nat Genet</w:t>
            </w:r>
            <w:r w:rsidRPr="000A6FF6">
              <w:t xml:space="preserve"> 2013; </w:t>
            </w:r>
            <w:r w:rsidRPr="000A6FF6">
              <w:rPr>
                <w:b/>
              </w:rPr>
              <w:t>45</w:t>
            </w:r>
            <w:r w:rsidRPr="000A6FF6">
              <w:t xml:space="preserve">(1): 18-24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0194A371" w14:textId="77777777" w:rsidR="000A6FF6" w:rsidRDefault="000A6FF6" w:rsidP="00007B08">
      <w:pPr>
        <w:rPr>
          <w:rFonts w:ascii="Calibri" w:hAnsi="Calibri" w:cs="Calibri"/>
          <w:noProof/>
          <w:sz w:val="6"/>
          <w:szCs w:val="6"/>
        </w:rPr>
      </w:pPr>
    </w:p>
    <w:p w14:paraId="7149A9BB" w14:textId="77777777" w:rsidR="000A6FF6" w:rsidRDefault="000A6FF6" w:rsidP="00007B08">
      <w:pPr>
        <w:rPr>
          <w:rFonts w:ascii="Calibri" w:hAnsi="Calibri" w:cs="Calibri"/>
          <w:noProof/>
          <w:sz w:val="6"/>
          <w:szCs w:val="6"/>
        </w:rPr>
      </w:pPr>
    </w:p>
    <w:p w14:paraId="422C98BC" w14:textId="2D227884" w:rsidR="00F166A0" w:rsidRPr="00007B08" w:rsidRDefault="00F166A0" w:rsidP="00007B08">
      <w:pPr>
        <w:rPr>
          <w:rFonts w:ascii="Calibri" w:hAnsi="Calibri" w:cs="Calibri"/>
          <w:noProof/>
          <w:sz w:val="6"/>
          <w:szCs w:val="6"/>
        </w:rPr>
      </w:pPr>
    </w:p>
    <w:sectPr w:rsidR="00F166A0" w:rsidRPr="00007B08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EECC0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FF1C074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ED22F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546BDFB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00005C"/>
    <w:multiLevelType w:val="hybridMultilevel"/>
    <w:tmpl w:val="1042F0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CA56C1F"/>
    <w:multiLevelType w:val="hybridMultilevel"/>
    <w:tmpl w:val="1D8AC06A"/>
    <w:lvl w:ilvl="0" w:tplc="825462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D6790A"/>
    <w:multiLevelType w:val="hybridMultilevel"/>
    <w:tmpl w:val="852424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78869530">
    <w:abstractNumId w:val="0"/>
  </w:num>
  <w:num w:numId="2" w16cid:durableId="1462308075">
    <w:abstractNumId w:val="2"/>
  </w:num>
  <w:num w:numId="3" w16cid:durableId="740716076">
    <w:abstractNumId w:val="1"/>
  </w:num>
  <w:num w:numId="4" w16cid:durableId="1071856362">
    <w:abstractNumId w:val="3"/>
  </w:num>
  <w:num w:numId="5" w16cid:durableId="242380332">
    <w:abstractNumId w:val="5"/>
  </w:num>
  <w:num w:numId="6" w16cid:durableId="1992562637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hideSpellingErrors/>
  <w:hideGrammatical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260&lt;/item&gt;&lt;item&gt;487&lt;/item&gt;&lt;item&gt;491&lt;/item&gt;&lt;item&gt;590&lt;/item&gt;&lt;item&gt;2778&lt;/item&gt;&lt;item&gt;2839&lt;/item&gt;&lt;item&gt;3126&lt;/item&gt;&lt;item&gt;3223&lt;/item&gt;&lt;item&gt;3649&lt;/item&gt;&lt;item&gt;3680&lt;/item&gt;&lt;/record-ids&gt;&lt;/item&gt;&lt;/Libraries&gt;"/>
  </w:docVars>
  <w:rsids>
    <w:rsidRoot w:val="00F166A0"/>
    <w:rsid w:val="00007B08"/>
    <w:rsid w:val="00072CED"/>
    <w:rsid w:val="000A6FF6"/>
    <w:rsid w:val="000E668C"/>
    <w:rsid w:val="000F2040"/>
    <w:rsid w:val="00122770"/>
    <w:rsid w:val="00132436"/>
    <w:rsid w:val="00267DC8"/>
    <w:rsid w:val="002F2D3B"/>
    <w:rsid w:val="00417180"/>
    <w:rsid w:val="004449A2"/>
    <w:rsid w:val="00596855"/>
    <w:rsid w:val="005B3FBB"/>
    <w:rsid w:val="005B783A"/>
    <w:rsid w:val="005B78C2"/>
    <w:rsid w:val="005D71AA"/>
    <w:rsid w:val="00652476"/>
    <w:rsid w:val="0086782A"/>
    <w:rsid w:val="008C26AB"/>
    <w:rsid w:val="008C7E9E"/>
    <w:rsid w:val="008F1D2C"/>
    <w:rsid w:val="00A10E72"/>
    <w:rsid w:val="00A4158C"/>
    <w:rsid w:val="00AB1D05"/>
    <w:rsid w:val="00AF5D34"/>
    <w:rsid w:val="00B67A12"/>
    <w:rsid w:val="00C266BE"/>
    <w:rsid w:val="00C643ED"/>
    <w:rsid w:val="00D02B85"/>
    <w:rsid w:val="00E00165"/>
    <w:rsid w:val="00E13354"/>
    <w:rsid w:val="00E50A32"/>
    <w:rsid w:val="00E74528"/>
    <w:rsid w:val="00F166A0"/>
    <w:rsid w:val="03A8B295"/>
    <w:rsid w:val="05699060"/>
    <w:rsid w:val="05BEC668"/>
    <w:rsid w:val="06EF7578"/>
    <w:rsid w:val="0A0F9F5A"/>
    <w:rsid w:val="0B80D0E4"/>
    <w:rsid w:val="0E1D38AD"/>
    <w:rsid w:val="0E36D42F"/>
    <w:rsid w:val="107002EC"/>
    <w:rsid w:val="11093363"/>
    <w:rsid w:val="1109E9E4"/>
    <w:rsid w:val="1A8B3783"/>
    <w:rsid w:val="1B3EA3A8"/>
    <w:rsid w:val="21130B91"/>
    <w:rsid w:val="23B73BB3"/>
    <w:rsid w:val="281D5981"/>
    <w:rsid w:val="291365E7"/>
    <w:rsid w:val="2AEB58B2"/>
    <w:rsid w:val="2B07A392"/>
    <w:rsid w:val="323D3693"/>
    <w:rsid w:val="39731A04"/>
    <w:rsid w:val="3B173B97"/>
    <w:rsid w:val="3B4A064C"/>
    <w:rsid w:val="3B78F150"/>
    <w:rsid w:val="3D14C1B1"/>
    <w:rsid w:val="3D4F6E35"/>
    <w:rsid w:val="3EFE491B"/>
    <w:rsid w:val="40870EF7"/>
    <w:rsid w:val="44072621"/>
    <w:rsid w:val="47A2FD3A"/>
    <w:rsid w:val="4CD11D48"/>
    <w:rsid w:val="4E5A92A3"/>
    <w:rsid w:val="51B5760F"/>
    <w:rsid w:val="538E5C1D"/>
    <w:rsid w:val="54265573"/>
    <w:rsid w:val="54589A43"/>
    <w:rsid w:val="56D89978"/>
    <w:rsid w:val="58B0322C"/>
    <w:rsid w:val="5B04CEEF"/>
    <w:rsid w:val="69757B93"/>
    <w:rsid w:val="6CD8914E"/>
    <w:rsid w:val="70103210"/>
    <w:rsid w:val="730CE5DB"/>
    <w:rsid w:val="742BD149"/>
    <w:rsid w:val="77C0CA0A"/>
    <w:rsid w:val="78481613"/>
    <w:rsid w:val="7D2CED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007B08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B67A1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007B08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B67A1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character" w:customStyle="1" w:styleId="NoSpacingChar">
    <w:name w:val="No Spacing Char"/>
    <w:basedOn w:val="DefaultParagraphFont"/>
    <w:link w:val="NoSpacing"/>
    <w:uiPriority w:val="1"/>
    <w:rsid w:val="00AB1D05"/>
    <w:rPr>
      <w:rFonts w:eastAsiaTheme="minorEastAsia"/>
      <w:sz w:val="24"/>
      <w:szCs w:val="24"/>
      <w:lang w:val="en-US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B67A1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B67A12"/>
    <w:rPr>
      <w:rFonts w:ascii="Calibri" w:eastAsia="MS Mincho" w:hAnsi="Calibri" w:cs="Calibri"/>
      <w:noProof/>
      <w:sz w:val="12"/>
      <w:szCs w:val="24"/>
      <w:lang w:val="en-US"/>
    </w:rPr>
  </w:style>
  <w:style w:type="paragraph" w:styleId="Revision">
    <w:name w:val="Revision"/>
    <w:hidden/>
    <w:uiPriority w:val="99"/>
    <w:semiHidden/>
    <w:rsid w:val="005D71AA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0A6F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A6FF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08F2946C-FF2F-4FE0-AD11-F1B945590A6D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B970A2E-9809-41CF-AE23-ED54225BB31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BEF8062-F741-479F-9EDA-E8044C0B2B3D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077</Words>
  <Characters>6141</Characters>
  <Application>Microsoft Office Word</Application>
  <DocSecurity>0</DocSecurity>
  <Lines>51</Lines>
  <Paragraphs>14</Paragraphs>
  <ScaleCrop>false</ScaleCrop>
  <Company>Peter MacCallum Cancer Centre</Company>
  <LinksUpToDate>false</LinksUpToDate>
  <CharactersWithSpaces>72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7</cp:revision>
  <dcterms:created xsi:type="dcterms:W3CDTF">2024-03-11T00:07:00Z</dcterms:created>
  <dcterms:modified xsi:type="dcterms:W3CDTF">2024-03-15T22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22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